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115B1E8E" w:rsidR="002E1770" w:rsidRDefault="00A55005" w:rsidP="002E1770">
      <w:pPr>
        <w:pStyle w:val="Heading3"/>
      </w:pPr>
      <w:r>
        <w:rPr>
          <w:rFonts w:cs="Times New Roman"/>
          <w:noProof/>
        </w:rPr>
        <mc:AlternateContent>
          <mc:Choice Requires="wps">
            <w:drawing>
              <wp:anchor distT="0" distB="0" distL="114300" distR="114300" simplePos="0" relativeHeight="251660288" behindDoc="0" locked="0" layoutInCell="1" allowOverlap="1" wp14:anchorId="35DE9DC0" wp14:editId="5C68FDD2">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v:textbox>
                <w10:wrap type="square" side="left"/>
              </v:shape>
            </w:pict>
          </mc:Fallback>
        </mc:AlternateContent>
      </w:r>
      <w:r w:rsidR="002E1770">
        <w:t>Time-restricted feeding</w:t>
      </w:r>
    </w:p>
    <w:p w14:paraId="3B65BFAC" w14:textId="42DE5966" w:rsidR="002E1770" w:rsidRDefault="00D87C20" w:rsidP="002E1770">
      <w:pPr>
        <w:rPr>
          <w:rFonts w:cs="Times New Roman"/>
        </w:rPr>
      </w:pPr>
      <w:r>
        <w:rPr>
          <w:rFonts w:cs="Times New Roman"/>
        </w:rPr>
        <w:t>Time-restricted feeding</w:t>
      </w:r>
      <w:r w:rsidR="00EF245E">
        <w:rPr>
          <w:rFonts w:cs="Times New Roman"/>
        </w:rPr>
        <w:t xml:space="preserve">, </w:t>
      </w:r>
      <w:r w:rsidR="00FD2AF9">
        <w:rPr>
          <w:rFonts w:cs="Times New Roman"/>
        </w:rPr>
        <w:t xml:space="preserve">meaning </w:t>
      </w:r>
      <w:r w:rsidR="00FD4F3A">
        <w:rPr>
          <w:rFonts w:cs="Times New Roman"/>
        </w:rPr>
        <w:t>a designated and condensed period in which one consumes their daily calories (usually between 6-10 hours in le</w:t>
      </w:r>
      <w:r w:rsidR="00500183">
        <w:rPr>
          <w:rFonts w:cs="Times New Roman"/>
        </w:rPr>
        <w:t>ng</w:t>
      </w:r>
      <w:r w:rsidR="00FD4F3A">
        <w:rPr>
          <w:rFonts w:cs="Times New Roman"/>
        </w:rPr>
        <w:t xml:space="preserve">th), </w:t>
      </w:r>
      <w:r>
        <w:rPr>
          <w:rFonts w:cs="Times New Roman"/>
        </w:rPr>
        <w:t>is a</w:t>
      </w:r>
      <w:r w:rsidR="002C32E9">
        <w:rPr>
          <w:rFonts w:cs="Times New Roman"/>
        </w:rPr>
        <w:t xml:space="preserve"> dietary</w:t>
      </w:r>
      <w:r>
        <w:rPr>
          <w:rFonts w:cs="Times New Roman"/>
        </w:rPr>
        <w:t xml:space="preserve"> </w:t>
      </w:r>
      <w:r w:rsidR="00FD4F3A">
        <w:rPr>
          <w:rFonts w:cs="Times New Roman"/>
        </w:rPr>
        <w:t>strategy t</w:t>
      </w:r>
      <w:r>
        <w:rPr>
          <w:rFonts w:cs="Times New Roman"/>
        </w:rPr>
        <w:t>hat is gaining in</w:t>
      </w:r>
      <w:r w:rsidR="00C87264">
        <w:rPr>
          <w:rFonts w:cs="Times New Roman"/>
        </w:rPr>
        <w:t xml:space="preserve"> popular interest</w:t>
      </w:r>
      <w:r w:rsidR="002C32E9">
        <w:rPr>
          <w:rFonts w:cs="Times New Roman"/>
        </w:rPr>
        <w:t xml:space="preserve"> (Figure</w:t>
      </w:r>
      <w:r w:rsidR="00C87264">
        <w:rPr>
          <w:rFonts w:cs="Times New Roman"/>
        </w:rPr>
        <w:t xml:space="preserve"> 1</w:t>
      </w:r>
      <w:r w:rsidR="002C32E9">
        <w:rPr>
          <w:rFonts w:cs="Times New Roman"/>
        </w:rPr>
        <w:t>)</w:t>
      </w:r>
      <w:r>
        <w:rPr>
          <w:rFonts w:cs="Times New Roman"/>
        </w:rPr>
        <w:t xml:space="preserve">. </w:t>
      </w:r>
      <w:r w:rsidR="00FD4F3A">
        <w:rPr>
          <w:rFonts w:cs="Times New Roman"/>
        </w:rPr>
        <w:t xml:space="preserve">This method is a modality to implement intermittent fasting, which is distinct from </w:t>
      </w:r>
      <w:r w:rsidR="00500183">
        <w:rPr>
          <w:rFonts w:cs="Times New Roman"/>
        </w:rPr>
        <w:t xml:space="preserve">two other modalities, alternate day fasting (ADF) where an individual </w:t>
      </w:r>
      <w:r w:rsidR="00654D03">
        <w:rPr>
          <w:rFonts w:cs="Times New Roman"/>
        </w:rPr>
        <w:t xml:space="preserve">alternates full days of </w:t>
      </w:r>
      <w:r w:rsidR="00654D03" w:rsidRPr="00A55005">
        <w:rPr>
          <w:rFonts w:cs="Times New Roman"/>
        </w:rPr>
        <w:t xml:space="preserve">fasting and </w:t>
      </w:r>
      <w:r w:rsidR="00654D03" w:rsidRPr="00A55005">
        <w:rPr>
          <w:rFonts w:cs="Times New Roman"/>
          <w:i/>
        </w:rPr>
        <w:t>ad libitum</w:t>
      </w:r>
      <w:r w:rsidR="00CA719C" w:rsidRPr="00A55005">
        <w:rPr>
          <w:rFonts w:cs="Times New Roman"/>
          <w:i/>
        </w:rPr>
        <w:t xml:space="preserve"> (AL)</w:t>
      </w:r>
      <w:r w:rsidR="00654D03" w:rsidRPr="00A55005">
        <w:rPr>
          <w:rFonts w:cs="Times New Roman"/>
        </w:rPr>
        <w:t xml:space="preserve"> feeding, </w:t>
      </w:r>
      <w:r w:rsidR="00E25CB2" w:rsidRPr="00A55005">
        <w:rPr>
          <w:rFonts w:cs="Times New Roman"/>
        </w:rPr>
        <w:t xml:space="preserve">and periodic fasting, encompassing </w:t>
      </w:r>
      <w:r w:rsidR="00CA719C" w:rsidRPr="00A55005">
        <w:rPr>
          <w:rFonts w:cs="Times New Roman"/>
        </w:rPr>
        <w:t xml:space="preserve">a fast of 24 hours or more periodically throughout the month or year, followed by </w:t>
      </w:r>
      <w:r w:rsidR="00CA719C" w:rsidRPr="00A55005">
        <w:rPr>
          <w:rFonts w:cs="Times New Roman"/>
          <w:i/>
        </w:rPr>
        <w:t xml:space="preserve">AL </w:t>
      </w:r>
      <w:r w:rsidR="00CA719C" w:rsidRPr="00A55005">
        <w:rPr>
          <w:rFonts w:cs="Times New Roman"/>
        </w:rPr>
        <w:t xml:space="preserve"> feeding for the rest of the time </w:t>
      </w:r>
      <w:r w:rsidR="00CA719C" w:rsidRPr="00A55005">
        <w:rPr>
          <w:rFonts w:cs="Times New Roman"/>
        </w:rPr>
        <w:fldChar w:fldCharType="begin"/>
      </w:r>
      <w:r w:rsidR="00CA719C"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00CA719C" w:rsidRPr="00A55005">
        <w:rPr>
          <w:rFonts w:cs="Times New Roman"/>
        </w:rPr>
        <w:fldChar w:fldCharType="separate"/>
      </w:r>
      <w:r w:rsidR="00CA719C" w:rsidRPr="00A55005">
        <w:rPr>
          <w:rFonts w:cs="Times New Roman"/>
          <w:noProof/>
        </w:rPr>
        <w:t>(Stockman, Thomas, Burke, &amp; Apovian, 2018)</w:t>
      </w:r>
      <w:r w:rsidR="00CA719C" w:rsidRPr="00A55005">
        <w:rPr>
          <w:rFonts w:cs="Times New Roman"/>
        </w:rPr>
        <w:fldChar w:fldCharType="end"/>
      </w:r>
      <w:r w:rsidR="00CA719C" w:rsidRPr="00A55005">
        <w:rPr>
          <w:rFonts w:cs="Times New Roman"/>
        </w:rPr>
        <w:t xml:space="preserve">. </w:t>
      </w:r>
      <w:r w:rsidR="002C32E9">
        <w:rPr>
          <w:rFonts w:cs="Times New Roman"/>
        </w:rPr>
        <w:t>Studies in humans have demonstrated improvements in insulin</w:t>
      </w:r>
      <w:r w:rsidR="002E1770">
        <w:rPr>
          <w:rFonts w:cs="Times New Roman"/>
        </w:rPr>
        <w:t xml:space="preserve"> sensitivity</w:t>
      </w:r>
      <w:r w:rsidR="002C32E9">
        <w:rPr>
          <w:rFonts w:cs="Times New Roman"/>
        </w:rPr>
        <w:t>, hypertens</w:t>
      </w:r>
      <w:r w:rsidR="00500183">
        <w:rPr>
          <w:rFonts w:cs="Times New Roman"/>
        </w:rPr>
        <w:t>io</w:t>
      </w:r>
      <w:r w:rsidR="002C32E9">
        <w:rPr>
          <w:rFonts w:cs="Times New Roman"/>
        </w:rPr>
        <w:t>n</w:t>
      </w:r>
      <w:r w:rsidR="002E1770">
        <w:rPr>
          <w:rFonts w:cs="Times New Roman"/>
        </w:rPr>
        <w:t xml:space="preserve">, as well as other molecular markers of health </w:t>
      </w:r>
      <w:r w:rsidR="002E1770">
        <w:rPr>
          <w:rFonts w:cs="Times New Roman"/>
        </w:rPr>
        <w:fldChar w:fldCharType="begin"/>
      </w:r>
      <w:r w:rsidR="00581B4B">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w:t>
      </w:r>
      <w:r w:rsidR="000B062D">
        <w:rPr>
          <w:rFonts w:cs="Times New Roman"/>
        </w:rPr>
        <w:t>An overview of rodent</w:t>
      </w:r>
      <w:r w:rsidR="002E1770">
        <w:rPr>
          <w:rFonts w:cs="Times New Roman"/>
        </w:rPr>
        <w:t xml:space="preserve"> models of TRF demonstrate metabolic improvements in insulin resistance without weight loss </w:t>
      </w:r>
      <w:r w:rsidR="002E1770">
        <w:rPr>
          <w:rFonts w:cs="Times New Roman"/>
        </w:rPr>
        <w:fldChar w:fldCharType="begin"/>
      </w:r>
      <w:r w:rsidR="00CA719C">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CA719C">
        <w:rPr>
          <w:rFonts w:cs="Times New Roman"/>
          <w:noProof/>
          <w:highlight w:val="yellow"/>
        </w:rPr>
        <w:t>(Hatori et al., 2012; Liu et al., 2019; Sherman et al., 2012; Woodie et al., 2018)</w:t>
      </w:r>
      <w:r w:rsidR="002E1770">
        <w:rPr>
          <w:rFonts w:cs="Times New Roman"/>
        </w:rPr>
        <w:fldChar w:fldCharType="end"/>
      </w:r>
      <w:r w:rsidR="000B062D">
        <w:rPr>
          <w:rFonts w:cs="Times New Roman"/>
        </w:rPr>
        <w:t>.  This</w:t>
      </w:r>
      <w:r w:rsidR="002E1770">
        <w:rPr>
          <w:rFonts w:cs="Times New Roman"/>
        </w:rPr>
        <w:t xml:space="preserve"> </w:t>
      </w:r>
      <w:r w:rsidR="000B062D">
        <w:rPr>
          <w:rFonts w:cs="Times New Roman"/>
        </w:rPr>
        <w:t xml:space="preserve">suggests that time-restricted feeding </w:t>
      </w:r>
      <w:r w:rsidR="002E1770">
        <w:rPr>
          <w:rFonts w:cs="Times New Roman"/>
        </w:rPr>
        <w:t>may be a</w:t>
      </w:r>
      <w:r w:rsidR="000B062D">
        <w:rPr>
          <w:rFonts w:cs="Times New Roman"/>
        </w:rPr>
        <w:t xml:space="preserve">n </w:t>
      </w:r>
      <w:r w:rsidR="002E1770">
        <w:rPr>
          <w:rFonts w:cs="Times New Roman"/>
        </w:rPr>
        <w:t xml:space="preserve">appropriate strategy for use in insulin resistant pregnant women. </w:t>
      </w:r>
      <w:r w:rsidR="00412002">
        <w:rPr>
          <w:rFonts w:cs="Times New Roman"/>
        </w:rPr>
        <w:t>T</w:t>
      </w:r>
      <w:r w:rsidR="002E1770">
        <w:rPr>
          <w:rFonts w:cs="Times New Roman"/>
        </w:rPr>
        <w:t xml:space="preserve">o date, no study has evaluated time-restricted feeding of normal chow in mouse pregnancy. Only one study of time restricted feeding during gestation </w:t>
      </w:r>
      <w:r w:rsidR="00412002">
        <w:rPr>
          <w:rFonts w:cs="Times New Roman"/>
        </w:rPr>
        <w:t>has been published</w:t>
      </w:r>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581B4B">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similar </w:t>
      </w:r>
      <w:r w:rsidR="00412002">
        <w:rPr>
          <w:rFonts w:cs="Times New Roman"/>
        </w:rPr>
        <w:t>caloric intake</w:t>
      </w:r>
      <w:r w:rsidR="002E1770">
        <w:rPr>
          <w:rFonts w:cs="Times New Roman"/>
        </w:rPr>
        <w:t xml:space="preserve"> consumed by both HFD-TRF and HFD-AL</w:t>
      </w:r>
      <w:r w:rsidR="00412002">
        <w:rPr>
          <w:rFonts w:cs="Times New Roman"/>
        </w:rPr>
        <w:t xml:space="preserve"> (</w:t>
      </w:r>
      <w:r w:rsidR="00412002" w:rsidRPr="00073767">
        <w:rPr>
          <w:rFonts w:cs="Times New Roman"/>
          <w:i/>
        </w:rPr>
        <w:t>ad libitum</w:t>
      </w:r>
      <w:r w:rsidR="00412002">
        <w:rPr>
          <w:rFonts w:cs="Times New Roman"/>
        </w:rPr>
        <w:t xml:space="preserve">) </w:t>
      </w:r>
      <w:r w:rsidR="002E1770">
        <w:rPr>
          <w:rFonts w:cs="Times New Roman"/>
        </w:rPr>
        <w:t>counterparts</w:t>
      </w:r>
      <w:r w:rsidR="00412002">
        <w:rPr>
          <w:rFonts w:cs="Times New Roman"/>
        </w:rPr>
        <w:t>, with</w:t>
      </w:r>
      <w:r w:rsidR="002E1770">
        <w:rPr>
          <w:rFonts w:cs="Times New Roman"/>
        </w:rPr>
        <w:t xml:space="preserve"> similar pre-pregnancy body weight gain between these groups. </w:t>
      </w:r>
      <w:r w:rsidR="00412002">
        <w:rPr>
          <w:rFonts w:cs="Times New Roman"/>
        </w:rPr>
        <w:t>This study did not evaluate body composition</w:t>
      </w:r>
      <w:r w:rsidR="002E1770">
        <w:rPr>
          <w:rFonts w:cs="Times New Roman"/>
        </w:rPr>
        <w:t>, and did not asses maternal insulin sensitivity or glycemi</w:t>
      </w:r>
      <w:r w:rsidR="00412002">
        <w:rPr>
          <w:rFonts w:cs="Times New Roman"/>
        </w:rPr>
        <w:t>c control</w:t>
      </w:r>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2" w:author="Molly Carter" w:date="2019-08-21T09:12:00Z"/>
        </w:rPr>
      </w:pPr>
    </w:p>
    <w:p w14:paraId="2576A777" w14:textId="4933F8BF" w:rsidR="00C43ACC" w:rsidRDefault="00E91592" w:rsidP="00C43ACC">
      <w:pPr>
        <w:pStyle w:val="Heading3"/>
      </w:pPr>
      <w:r>
        <w:t xml:space="preserve">Fertility and </w:t>
      </w:r>
      <w:commentRangeStart w:id="3"/>
      <w:commentRangeStart w:id="4"/>
      <w:r w:rsidR="00C43ACC">
        <w:t>Pregnancy</w:t>
      </w:r>
      <w:r>
        <w:t>-</w:t>
      </w:r>
      <w:r w:rsidR="00C43ACC">
        <w:t xml:space="preserve"> a crit</w:t>
      </w:r>
      <w:r w:rsidR="00101BEE">
        <w:t>i</w:t>
      </w:r>
      <w:r w:rsidR="00C43ACC">
        <w:t xml:space="preserve">cal time for </w:t>
      </w:r>
      <w:r w:rsidR="00101BEE">
        <w:t xml:space="preserve">maternal </w:t>
      </w:r>
      <w:r w:rsidR="00C43ACC">
        <w:t>health and physiological adaptation</w:t>
      </w:r>
      <w:commentRangeEnd w:id="3"/>
      <w:r w:rsidR="0010288E">
        <w:rPr>
          <w:rStyle w:val="CommentReference"/>
          <w:rFonts w:ascii="Times New Roman" w:eastAsiaTheme="minorHAnsi" w:hAnsi="Times New Roman" w:cstheme="minorBidi"/>
          <w:color w:val="auto"/>
        </w:rPr>
        <w:commentReference w:id="3"/>
      </w:r>
      <w:commentRangeEnd w:id="4"/>
      <w:r w:rsidR="00073767">
        <w:rPr>
          <w:rStyle w:val="CommentReference"/>
          <w:rFonts w:ascii="Times New Roman" w:eastAsiaTheme="minorHAnsi" w:hAnsi="Times New Roman" w:cstheme="minorBidi"/>
          <w:color w:val="auto"/>
        </w:rPr>
        <w:commentReference w:id="4"/>
      </w:r>
    </w:p>
    <w:p w14:paraId="5600066F" w14:textId="1AC67BDC" w:rsidR="00E91592" w:rsidRDefault="00E91592" w:rsidP="00330625">
      <w:pPr>
        <w:rPr>
          <w:rFonts w:cs="Times New Roman"/>
        </w:rPr>
      </w:pPr>
      <w:r w:rsidRPr="00826EBC">
        <w:rPr>
          <w:rFonts w:eastAsia="Times New Roman" w:cs="Times New Roman"/>
          <w:color w:val="000000"/>
        </w:rPr>
        <w:t>Fertility represents yet another biological function that demonstrates circadian rhythm</w:t>
      </w:r>
      <w:ins w:id="5" w:author="Dave Bridges" w:date="2019-11-27T09:55:00Z">
        <w:r>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sidR="00A55005">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Pr>
          <w:rFonts w:eastAsia="Times New Roman" w:cs="Times New Roman"/>
          <w:color w:val="000000"/>
        </w:rPr>
        <w:t xml:space="preserve"> In this way, TRF may be differentially affect propensity to become pregnant. </w:t>
      </w:r>
    </w:p>
    <w:p w14:paraId="5ADD30D5" w14:textId="77777777" w:rsidR="00E91592" w:rsidRDefault="00E91592" w:rsidP="00330625">
      <w:pPr>
        <w:rPr>
          <w:rFonts w:cs="Times New Roman"/>
        </w:rPr>
      </w:pPr>
    </w:p>
    <w:p w14:paraId="5D606E0D" w14:textId="5A03B254" w:rsidR="00444E8B" w:rsidRPr="00BC5167" w:rsidRDefault="005F78FD" w:rsidP="00330625">
      <w:pPr>
        <w:rPr>
          <w:rFonts w:eastAsia="Times New Roman" w:cs="Times New Roman"/>
        </w:rPr>
      </w:pPr>
      <w:r>
        <w:rPr>
          <w:rFonts w:cs="Times New Roman"/>
        </w:rPr>
        <w:t>Nutrition</w:t>
      </w:r>
      <w:r w:rsidR="00E77202">
        <w:rPr>
          <w:rFonts w:cs="Times New Roman"/>
        </w:rPr>
        <w:t xml:space="preserve"> and nutrient restriction have been well studied in pregnancy</w:t>
      </w:r>
      <w:r w:rsidR="004241AB">
        <w:rPr>
          <w:rFonts w:cs="Times New Roman"/>
        </w:rPr>
        <w:t xml:space="preserve">. </w:t>
      </w:r>
      <w:r>
        <w:rPr>
          <w:rFonts w:cs="Times New Roman"/>
        </w:rPr>
        <w:t>D</w:t>
      </w:r>
      <w:r w:rsidR="00E77202">
        <w:rPr>
          <w:rFonts w:cs="Times New Roman"/>
        </w:rPr>
        <w:t xml:space="preserve">iet </w:t>
      </w:r>
      <w:r w:rsidR="006E5903">
        <w:rPr>
          <w:rFonts w:cs="Times New Roman"/>
        </w:rPr>
        <w:t>can modulate</w:t>
      </w:r>
      <w:r w:rsidR="00E77202">
        <w:rPr>
          <w:rFonts w:cs="Times New Roman"/>
        </w:rPr>
        <w:t xml:space="preserve"> not only offspring health, but also the health of the mother during</w:t>
      </w:r>
      <w:r w:rsidR="00A06EE7">
        <w:rPr>
          <w:rFonts w:cs="Times New Roman"/>
        </w:rPr>
        <w:t>, and long after gestation</w:t>
      </w:r>
      <w:r w:rsidR="00E77202">
        <w:rPr>
          <w:rFonts w:cs="Times New Roman"/>
        </w:rPr>
        <w:t xml:space="preserve"> (</w:t>
      </w:r>
      <w:r w:rsidR="002E1DE6">
        <w:rPr>
          <w:rFonts w:cs="Times New Roman"/>
        </w:rPr>
        <w:t xml:space="preserve">Walter, 2014; </w:t>
      </w:r>
      <w:r w:rsidR="00A06EE7">
        <w:rPr>
          <w:rFonts w:cs="Times New Roman"/>
        </w:rPr>
        <w:t>Donnelly, 2019</w:t>
      </w:r>
      <w:r w:rsidR="00E77202">
        <w:rPr>
          <w:rFonts w:cs="Times New Roman"/>
        </w:rPr>
        <w:t xml:space="preserve">). </w:t>
      </w:r>
      <w:r w:rsidR="00AC0193">
        <w:rPr>
          <w:rFonts w:cs="Times New Roman"/>
        </w:rPr>
        <w:t>One such study</w:t>
      </w:r>
      <w:r>
        <w:rPr>
          <w:rFonts w:cs="Times New Roman"/>
        </w:rPr>
        <w:t xml:space="preserve"> of maternal food restriction</w:t>
      </w:r>
      <w:r w:rsidR="00AC0193">
        <w:rPr>
          <w:rFonts w:cs="Times New Roman"/>
        </w:rPr>
        <w:t xml:space="preserve"> that is largely credited with the burgeoning of the </w:t>
      </w:r>
      <w:proofErr w:type="spellStart"/>
      <w:r w:rsidR="00AC0193">
        <w:rPr>
          <w:rFonts w:cs="Times New Roman"/>
        </w:rPr>
        <w:t>DOHaD</w:t>
      </w:r>
      <w:proofErr w:type="spellEnd"/>
      <w:r w:rsidR="00AC0193">
        <w:rPr>
          <w:rFonts w:cs="Times New Roman"/>
        </w:rPr>
        <w:t xml:space="preserve"> field is that of </w:t>
      </w:r>
      <w:r w:rsidR="004241AB">
        <w:rPr>
          <w:rFonts w:cs="Times New Roman"/>
        </w:rPr>
        <w:t>the Dutch Hunger Winter</w:t>
      </w:r>
      <w:r w:rsidR="00AC0193">
        <w:rPr>
          <w:rFonts w:cs="Times New Roman"/>
        </w:rPr>
        <w:t xml:space="preserve"> wherein the effects of </w:t>
      </w:r>
      <w:r w:rsidR="00AC0193">
        <w:rPr>
          <w:rFonts w:cs="Times New Roman"/>
        </w:rPr>
        <w:lastRenderedPageBreak/>
        <w:t xml:space="preserve">severe nutrient restriction during pregnancy </w:t>
      </w:r>
      <w:r w:rsidR="004241AB">
        <w:rPr>
          <w:rFonts w:cs="Times New Roman"/>
        </w:rPr>
        <w:t xml:space="preserve">during extreme rationing in WWII had a profound effect </w:t>
      </w:r>
      <w:r w:rsidR="00AC0193">
        <w:rPr>
          <w:rFonts w:cs="Times New Roman"/>
        </w:rPr>
        <w:t xml:space="preserve">on offspring </w:t>
      </w:r>
      <w:r w:rsidR="00073767">
        <w:rPr>
          <w:rFonts w:cs="Times New Roman"/>
        </w:rPr>
        <w:t xml:space="preserve">risk for obesity and cardiovascular disease later </w:t>
      </w:r>
      <w:r w:rsidR="00AC0193">
        <w:rPr>
          <w:rFonts w:cs="Times New Roman"/>
        </w:rPr>
        <w:t>in life</w:t>
      </w:r>
      <w:r w:rsidR="004241AB">
        <w:rPr>
          <w:rFonts w:cs="Times New Roman"/>
        </w:rPr>
        <w:t xml:space="preserve"> </w:t>
      </w:r>
      <w:r w:rsidR="004241AB">
        <w:rPr>
          <w:rFonts w:cs="Times New Roman"/>
        </w:rPr>
        <w:fldChar w:fldCharType="begin"/>
      </w:r>
      <w:r w:rsidR="00581B4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r w:rsidR="0010288E">
        <w:rPr>
          <w:rFonts w:cs="Times New Roman"/>
        </w:rPr>
        <w:t>Another example is</w:t>
      </w:r>
      <w:r w:rsidR="00AC0193">
        <w:rPr>
          <w:rFonts w:cs="Times New Roman"/>
        </w:rPr>
        <w:t xml:space="preserve"> </w:t>
      </w:r>
      <w:bookmarkStart w:id="6" w:name="_GoBack"/>
      <w:r w:rsidR="00AC0193">
        <w:rPr>
          <w:rFonts w:cs="Times New Roman"/>
        </w:rPr>
        <w:t>Ramadan fasting</w:t>
      </w:r>
      <w:bookmarkEnd w:id="6"/>
      <w:r w:rsidR="00AC0193">
        <w:rPr>
          <w:rFonts w:cs="Times New Roman"/>
        </w:rPr>
        <w:t xml:space="preserve">. </w:t>
      </w:r>
      <w:r w:rsidR="00021622" w:rsidRPr="00021622">
        <w:rPr>
          <w:rFonts w:cs="Times New Roman"/>
        </w:rPr>
        <w:t xml:space="preserve">Ramadan fasting takes place over the course of a month in the Islam calendar. During Ramadan, all food and water consumption if confined to after sunset and before </w:t>
      </w:r>
      <w:r w:rsidR="00BC5167">
        <w:rPr>
          <w:rFonts w:cs="Times New Roman"/>
        </w:rPr>
        <w:t>morning prayer (1 hour before sunrise)</w:t>
      </w:r>
      <w:r w:rsidR="00021622" w:rsidRPr="00021622">
        <w:rPr>
          <w:rFonts w:cs="Times New Roman"/>
        </w:rPr>
        <w:t>.</w:t>
      </w:r>
      <w:r w:rsidR="00BC5167" w:rsidRPr="00894A9B">
        <w:rPr>
          <w:rFonts w:ascii="Arial" w:eastAsia="Times New Roman" w:hAnsi="Arial" w:cs="Arial"/>
          <w:color w:val="1D1C1D"/>
          <w:sz w:val="23"/>
          <w:szCs w:val="23"/>
          <w:shd w:val="clear" w:color="auto" w:fill="F8F8F8"/>
        </w:rPr>
        <w:t xml:space="preserve"> </w:t>
      </w:r>
      <w:r w:rsidR="00BC5167">
        <w:rPr>
          <w:rFonts w:cs="Times New Roman"/>
        </w:rPr>
        <w:t xml:space="preserve">The length of the fast depends on location and time of year when Ramadan takes place in the Islamic calendar. In the United States, this translates to 16 hours of fasting. </w:t>
      </w:r>
      <w:r w:rsidR="00021622" w:rsidRPr="00021622">
        <w:rPr>
          <w:rFonts w:cs="Times New Roman"/>
        </w:rPr>
        <w:t xml:space="preserve">In most cultures who practice Islam, there are two meals, one larger meal after sundown that breaks the fast, and one before sunrise that is smaller. </w:t>
      </w:r>
      <w:r w:rsidR="0010288E">
        <w:rPr>
          <w:rFonts w:cs="Times New Roman"/>
        </w:rPr>
        <w:t>Conception</w:t>
      </w:r>
      <w:r w:rsidR="00C87264">
        <w:rPr>
          <w:rFonts w:cs="Times New Roman"/>
        </w:rPr>
        <w:t xml:space="preserve"> and gestation during Ramadan fasting </w:t>
      </w:r>
      <w:r w:rsidR="0010288E">
        <w:rPr>
          <w:rFonts w:cs="Times New Roman"/>
        </w:rPr>
        <w:t xml:space="preserve">has been shown to </w:t>
      </w:r>
      <w:r w:rsidR="00021622">
        <w:rPr>
          <w:rFonts w:cs="Times New Roman"/>
        </w:rPr>
        <w:t xml:space="preserve">increase </w:t>
      </w:r>
      <w:r w:rsidR="0010288E">
        <w:rPr>
          <w:rFonts w:cs="Times New Roman"/>
        </w:rPr>
        <w:t>the</w:t>
      </w:r>
      <w:r w:rsidR="00C87264">
        <w:rPr>
          <w:rFonts w:cs="Times New Roman"/>
        </w:rPr>
        <w:t xml:space="preserve"> prevalence of low birth weight babies</w:t>
      </w:r>
      <w:r w:rsidR="0010288E">
        <w:rPr>
          <w:rFonts w:cs="Times New Roman"/>
        </w:rPr>
        <w:t xml:space="preserve"> in some </w:t>
      </w:r>
      <w:r w:rsidR="00C87264">
        <w:rPr>
          <w:rFonts w:cs="Times New Roman"/>
        </w:rPr>
        <w:fldChar w:fldCharType="begin"/>
      </w:r>
      <w:r w:rsidR="00581B4B">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r w:rsidR="0010288E">
        <w:rPr>
          <w:rFonts w:cs="Times New Roman"/>
        </w:rPr>
        <w:t xml:space="preserve"> but not all </w:t>
      </w:r>
      <w:r w:rsidR="00C87264">
        <w:rPr>
          <w:rFonts w:cs="Times New Roman"/>
        </w:rPr>
        <w:fldChar w:fldCharType="begin"/>
      </w:r>
      <w:r w:rsidR="00581B4B">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r w:rsidR="0010288E">
        <w:rPr>
          <w:rFonts w:cs="Times New Roman"/>
        </w:rPr>
        <w:t xml:space="preserve"> reports</w:t>
      </w:r>
      <w:r w:rsidR="00C87264">
        <w:rPr>
          <w:rFonts w:cs="Times New Roman"/>
        </w:rPr>
        <w:t xml:space="preserve">. </w:t>
      </w:r>
    </w:p>
    <w:p w14:paraId="66892A15" w14:textId="77777777" w:rsidR="002C66B0" w:rsidRDefault="002C66B0" w:rsidP="00330625">
      <w:pPr>
        <w:rPr>
          <w:rFonts w:cs="Times New Roman"/>
        </w:rPr>
      </w:pPr>
    </w:p>
    <w:p w14:paraId="1E69FA8F" w14:textId="06794DFD" w:rsidR="002C66B0"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r w:rsidR="0010288E">
        <w:rPr>
          <w:rFonts w:cs="Times New Roman"/>
        </w:rPr>
        <w:t xml:space="preserve">The physiological adaptations to pregnancy are thought to maximize nutrient availability for the fetus. </w:t>
      </w:r>
      <w:r>
        <w:rPr>
          <w:rFonts w:cs="Times New Roman"/>
        </w:rPr>
        <w:t xml:space="preserve">This  suggests there is a </w:t>
      </w:r>
      <w:r w:rsidR="0010288E">
        <w:rPr>
          <w:rFonts w:cs="Times New Roman"/>
        </w:rPr>
        <w:t>physiological mechanism</w:t>
      </w:r>
      <w:r>
        <w:rPr>
          <w:rFonts w:cs="Times New Roman"/>
        </w:rPr>
        <w:t xml:space="preserve"> to reassign</w:t>
      </w:r>
      <w:r w:rsidR="00A06EE7">
        <w:rPr>
          <w:rFonts w:cs="Times New Roman"/>
        </w:rPr>
        <w:t xml:space="preserve"> </w:t>
      </w:r>
      <w:r>
        <w:rPr>
          <w:rFonts w:cs="Times New Roman"/>
        </w:rPr>
        <w:t xml:space="preserve">the desired </w:t>
      </w:r>
      <w:r w:rsidR="0010288E">
        <w:rPr>
          <w:rFonts w:cs="Times New Roman"/>
        </w:rPr>
        <w:t xml:space="preserve">glycemic </w:t>
      </w:r>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p>
    <w:p w14:paraId="7D263373" w14:textId="77777777" w:rsidR="00EF7EC9" w:rsidRDefault="00EF7EC9" w:rsidP="00EF7EC9">
      <w:pPr>
        <w:rPr>
          <w:rFonts w:cs="Times New Roman"/>
        </w:rPr>
      </w:pPr>
    </w:p>
    <w:p w14:paraId="3D90CA2C" w14:textId="77777777" w:rsidR="00EF7EC9" w:rsidRDefault="00EF7EC9" w:rsidP="00EF7EC9">
      <w:pPr>
        <w:pStyle w:val="Heading3"/>
      </w:pPr>
      <w:commentRangeStart w:id="7"/>
      <w:commentRangeStart w:id="8"/>
      <w:r>
        <w:t xml:space="preserve">Gestational weight gain and </w:t>
      </w:r>
      <w:ins w:id="9" w:author="Dave Bridges" w:date="2019-11-27T09:47:00Z">
        <w:r>
          <w:t>f</w:t>
        </w:r>
      </w:ins>
      <w:r>
        <w:t>ood intake</w:t>
      </w:r>
      <w:commentRangeEnd w:id="7"/>
      <w:r>
        <w:rPr>
          <w:rStyle w:val="CommentReference"/>
          <w:rFonts w:ascii="Times New Roman" w:eastAsiaTheme="minorHAnsi" w:hAnsi="Times New Roman" w:cstheme="minorBidi"/>
          <w:color w:val="auto"/>
        </w:rPr>
        <w:commentReference w:id="7"/>
      </w:r>
      <w:commentRangeEnd w:id="8"/>
      <w:r w:rsidR="00DA3819">
        <w:rPr>
          <w:rStyle w:val="CommentReference"/>
          <w:rFonts w:ascii="Times New Roman" w:eastAsiaTheme="minorHAnsi" w:hAnsi="Times New Roman" w:cstheme="minorBidi"/>
          <w:color w:val="auto"/>
        </w:rPr>
        <w:commentReference w:id="8"/>
      </w:r>
    </w:p>
    <w:p w14:paraId="4DA7DCBB" w14:textId="461AA002" w:rsidR="00EF7EC9" w:rsidRDefault="00EF7EC9" w:rsidP="00330625">
      <w:pPr>
        <w:rPr>
          <w:rFonts w:cs="Times New Roman"/>
        </w:rPr>
      </w:pPr>
      <w:r>
        <w:rPr>
          <w:rFonts w:cs="Times New Roman"/>
        </w:rPr>
        <w:t xml:space="preserve">Weight gain is expected for a healthful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17323BA0" w14:textId="77777777" w:rsidR="00EF7EC9" w:rsidRDefault="00EF7EC9" w:rsidP="00330625">
      <w:pPr>
        <w:rPr>
          <w:rFonts w:cs="Times New Roman"/>
        </w:rPr>
      </w:pPr>
    </w:p>
    <w:p w14:paraId="3607668F" w14:textId="1091AC05" w:rsidR="00C43ACC" w:rsidRDefault="00C43ACC" w:rsidP="00C43ACC">
      <w:pPr>
        <w:pStyle w:val="Heading3"/>
      </w:pPr>
      <w:r>
        <w:t>Insulin Resistance</w:t>
      </w:r>
      <w:r w:rsidR="00E85858">
        <w:t xml:space="preserve"> </w:t>
      </w:r>
    </w:p>
    <w:p w14:paraId="40E47575" w14:textId="2F70A974" w:rsidR="00C43ACC" w:rsidRDefault="00B84507" w:rsidP="00330625">
      <w:pPr>
        <w:rPr>
          <w:rFonts w:cs="Times New Roman"/>
        </w:rPr>
      </w:pPr>
      <w:r>
        <w:rPr>
          <w:rFonts w:cs="Times New Roman"/>
          <w:noProof/>
        </w:rPr>
        <mc:AlternateContent>
          <mc:Choice Requires="wps">
            <w:drawing>
              <wp:anchor distT="0" distB="0" distL="114300" distR="114300" simplePos="0" relativeHeight="251662336" behindDoc="0" locked="0" layoutInCell="1" allowOverlap="1" wp14:anchorId="13F78E3C" wp14:editId="03BC96A4">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2">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D161880" w:rsidR="00B84507" w:rsidRDefault="00B84507" w:rsidP="00B84507">
                            <w:r>
                              <w:t xml:space="preserve">Figure 2: </w:t>
                            </w:r>
                            <w:r w:rsidR="00021622">
                              <w:t>Pregnancy</w:t>
                            </w:r>
                            <w:r w:rsidR="00380D9C">
                              <w:t>-</w:t>
                            </w:r>
                            <w:r w:rsidR="00021622">
                              <w:t xml:space="preserve">induced insulin resistance in </w:t>
                            </w:r>
                            <w:r w:rsidR="00581B4B">
                              <w:t xml:space="preserve">age-matched pregnant and non-pregnant </w:t>
                            </w:r>
                            <w:r w:rsidR="00021622">
                              <w:t>female</w:t>
                            </w:r>
                            <w:r w:rsidR="00380D9C">
                              <w:t xml:space="preserve"> mice</w:t>
                            </w:r>
                            <w:r w:rsidR="00021622">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352.85pt;margin-top:13.55pt;width:159.8pt;height:16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2">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D161880" w:rsidR="00B84507" w:rsidRDefault="00B84507" w:rsidP="00B84507">
                      <w:r>
                        <w:t xml:space="preserve">Figure 2: </w:t>
                      </w:r>
                      <w:r w:rsidR="00021622">
                        <w:t>Pregnancy</w:t>
                      </w:r>
                      <w:r w:rsidR="00380D9C">
                        <w:t>-</w:t>
                      </w:r>
                      <w:r w:rsidR="00021622">
                        <w:t xml:space="preserve">induced insulin resistance in </w:t>
                      </w:r>
                      <w:r w:rsidR="00581B4B">
                        <w:t xml:space="preserve">age-matched pregnant and non-pregnant </w:t>
                      </w:r>
                      <w:r w:rsidR="00021622">
                        <w:t>female</w:t>
                      </w:r>
                      <w:r w:rsidR="00380D9C">
                        <w:t xml:space="preserve"> mice</w:t>
                      </w:r>
                      <w:r w:rsidR="00021622">
                        <w:t xml:space="preserve">. </w:t>
                      </w:r>
                    </w:p>
                  </w:txbxContent>
                </v:textbox>
                <w10:wrap type="square" side="left"/>
              </v:shape>
            </w:pict>
          </mc:Fallback>
        </mc:AlternateContent>
      </w:r>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581B4B">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581B4B">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w:t>
      </w:r>
      <w:r w:rsidR="00D80880">
        <w:rPr>
          <w:rFonts w:cs="Times New Roman"/>
        </w:rPr>
        <w:lastRenderedPageBreak/>
        <w:t xml:space="preserve">critical public health problem that deserves research attention. </w:t>
      </w:r>
      <w:r w:rsidR="00EA2AB9">
        <w:rPr>
          <w:rFonts w:cs="Times New Roman"/>
        </w:rPr>
        <w:t>I have shown that pregnant mice have insulin resistance but not hyperglycemia</w:t>
      </w:r>
      <w:r w:rsidR="00223C1D">
        <w:rPr>
          <w:rFonts w:cs="Times New Roman"/>
        </w:rPr>
        <w:t xml:space="preserve"> as evaluated by an insulin tolerance test (Figure 2)</w:t>
      </w:r>
      <w:r w:rsidR="00544A0A">
        <w:rPr>
          <w:rFonts w:cs="Times New Roman"/>
        </w:rPr>
        <w:t xml:space="preserve"> demonstrating that mice are a tractable system to evaluate pregnancy-associated insulin resistance.  This is consistent with previous work on pregnant rodents</w:t>
      </w:r>
      <w:r w:rsidR="000E55D8">
        <w:rPr>
          <w:rFonts w:cs="Times New Roman"/>
        </w:rPr>
        <w:t xml:space="preserve"> that find </w:t>
      </w:r>
      <w:r w:rsidR="004A6483">
        <w:rPr>
          <w:rFonts w:cs="Times New Roman"/>
        </w:rPr>
        <w:t xml:space="preserve">pregnancy to be associated with increased hepatic glucose production and insulin insensitivity as measured by </w:t>
      </w:r>
      <w:proofErr w:type="spellStart"/>
      <w:r w:rsidR="004A6483">
        <w:rPr>
          <w:rFonts w:cs="Times New Roman"/>
        </w:rPr>
        <w:t>hyperinsulinemic</w:t>
      </w:r>
      <w:proofErr w:type="spellEnd"/>
      <w:r w:rsidR="004A6483">
        <w:rPr>
          <w:rFonts w:cs="Times New Roman"/>
        </w:rPr>
        <w:t>-euglycemic clamp and IPITT, respectively</w:t>
      </w:r>
      <w:r w:rsidR="00581B4B">
        <w:rPr>
          <w:rFonts w:cs="Times New Roman"/>
        </w:rPr>
        <w:t xml:space="preserve"> </w:t>
      </w:r>
      <w:r w:rsidR="00581B4B">
        <w:rPr>
          <w:rFonts w:cs="Times New Roman"/>
        </w:rPr>
        <w:fldChar w:fldCharType="begin"/>
      </w:r>
      <w:r w:rsidR="00581B4B">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81B4B">
        <w:rPr>
          <w:rFonts w:cs="Times New Roman"/>
        </w:rPr>
        <w:fldChar w:fldCharType="separate"/>
      </w:r>
      <w:r w:rsidR="00581B4B">
        <w:rPr>
          <w:rFonts w:cs="Times New Roman"/>
          <w:noProof/>
        </w:rPr>
        <w:t>(S. R. Ladyman, Carter, &amp; Grattan, 2018; Musial et al., 2016)</w:t>
      </w:r>
      <w:r w:rsidR="00581B4B">
        <w:rPr>
          <w:rFonts w:cs="Times New Roman"/>
        </w:rPr>
        <w:fldChar w:fldCharType="end"/>
      </w:r>
      <w:ins w:id="10" w:author="Dave Bridges" w:date="2019-11-27T10:01:00Z">
        <w:r w:rsidR="00544A0A">
          <w:rPr>
            <w:rFonts w:cs="Times New Roman"/>
          </w:rPr>
          <w:t>.</w:t>
        </w:r>
      </w:ins>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09B292B2" w:rsidR="006D1DC0" w:rsidRDefault="001D4FEB" w:rsidP="00A33C49">
      <w:r>
        <w:rPr>
          <w:noProof/>
        </w:rPr>
        <mc:AlternateContent>
          <mc:Choice Requires="wps">
            <w:drawing>
              <wp:anchor distT="0" distB="0" distL="114300" distR="114300" simplePos="0" relativeHeight="251663360" behindDoc="0" locked="0" layoutInCell="1" allowOverlap="1" wp14:anchorId="0A651ED7" wp14:editId="31CCB6AF">
                <wp:simplePos x="0" y="0"/>
                <wp:positionH relativeFrom="column">
                  <wp:posOffset>3820160</wp:posOffset>
                </wp:positionH>
                <wp:positionV relativeFrom="paragraph">
                  <wp:posOffset>1218565</wp:posOffset>
                </wp:positionV>
                <wp:extent cx="2950845" cy="2000250"/>
                <wp:effectExtent l="0" t="0" r="0" b="6350"/>
                <wp:wrapSquare wrapText="bothSides"/>
                <wp:docPr id="8" name="Text Box 8"/>
                <wp:cNvGraphicFramePr/>
                <a:graphic xmlns:a="http://schemas.openxmlformats.org/drawingml/2006/main">
                  <a:graphicData uri="http://schemas.microsoft.com/office/word/2010/wordprocessingShape">
                    <wps:wsp>
                      <wps:cNvSpPr txBox="1"/>
                      <wps:spPr>
                        <a:xfrm>
                          <a:off x="0" y="0"/>
                          <a:ext cx="2950845" cy="2000250"/>
                        </a:xfrm>
                        <a:prstGeom prst="rect">
                          <a:avLst/>
                        </a:prstGeom>
                        <a:solidFill>
                          <a:schemeClr val="lt1"/>
                        </a:solidFill>
                        <a:ln w="6350">
                          <a:noFill/>
                        </a:ln>
                      </wps:spPr>
                      <wps:txbx>
                        <w:txbxContent>
                          <w:p w14:paraId="7F0A1D0E" w14:textId="77777777" w:rsidR="004B2282" w:rsidRDefault="004B2282"/>
                          <w:p w14:paraId="492E8D67" w14:textId="18BCCBB8" w:rsidR="001D4FEB" w:rsidRDefault="001D4FEB">
                            <w:r>
                              <w:rPr>
                                <w:noProof/>
                              </w:rPr>
                              <w:drawing>
                                <wp:inline distT="0" distB="0" distL="0" distR="0" wp14:anchorId="07140FC5" wp14:editId="05413280">
                                  <wp:extent cx="2635174" cy="121444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3">
                                            <a:extLst>
                                              <a:ext uri="{28A0092B-C50C-407E-A947-70E740481C1C}">
                                                <a14:useLocalDpi xmlns:a14="http://schemas.microsoft.com/office/drawing/2010/main" val="0"/>
                                              </a:ext>
                                            </a:extLst>
                                          </a:blip>
                                          <a:stretch>
                                            <a:fillRect/>
                                          </a:stretch>
                                        </pic:blipFill>
                                        <pic:spPr>
                                          <a:xfrm>
                                            <a:off x="0" y="0"/>
                                            <a:ext cx="2672914" cy="1231833"/>
                                          </a:xfrm>
                                          <a:prstGeom prst="rect">
                                            <a:avLst/>
                                          </a:prstGeom>
                                        </pic:spPr>
                                      </pic:pic>
                                    </a:graphicData>
                                  </a:graphic>
                                </wp:inline>
                              </w:drawing>
                            </w:r>
                          </w:p>
                          <w:p w14:paraId="5CDB8495" w14:textId="42674704" w:rsidR="004B2282" w:rsidRDefault="004B2282">
                            <w:r>
                              <w:t>Figure 3:</w:t>
                            </w:r>
                            <w:r w:rsidR="005C5E25">
                              <w:t xml:space="preserve"> Depicts</w:t>
                            </w:r>
                            <w:r w:rsidR="001D4FEB">
                              <w:t xml:space="preserve">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51ED7" id="Text Box 8" o:spid="_x0000_s1028" type="#_x0000_t202" style="position:absolute;margin-left:300.8pt;margin-top:95.95pt;width:232.35pt;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INRAIAAIEEAAAOAAAAZHJzL2Uyb0RvYy54bWysVE1v2zAMvQ/YfxB0X51kSZcGcYosRYcB&#13;&#10;RVugKXpWZDk2IIuapMTufv2e5Ljtup2GXWSKpPjxHunlZddodlTO12RyPj4bcaaMpKI2+5w/bq8/&#13;&#10;zTnzQZhCaDIq58/K88vVxw/L1i7UhCrShXIMQYxftDbnVQh2kWVeVqoR/oysMjCW5BoRcHX7rHCi&#13;&#10;RfRGZ5PR6DxryRXWkVTeQ3vVG/kqxS9LJcNdWXoVmM45agvpdOncxTNbLcVi74StankqQ/xDFY2o&#13;&#10;DZK+hLoSQbCDq/8I1dTSkacynElqMirLWqrUA7oZj95181AJq1IvAMfbF5j8/wsrb4/3jtVFzkGU&#13;&#10;EQ0o2qousK/UsXlEp7V+AacHC7fQQQ2WB72HMjbdla6JX7TDYAfOzy/YxmASysnFbDSfzjiTsIG5&#13;&#10;0WSW0M9en1vnwzdFDYtCzh3IS5iK440PKAWug0vM5knXxXWtdbrEgVEb7dhRgGodUpF48ZuXNqzN&#13;&#10;+flnpI6PDMXnfWRtkCA22zcVpdDtugTNZGh4R8UzcHDUz5G38rpGrTfCh3vhMDhoHcsQ7nCUmpCL&#13;&#10;ThJnFbmff9NHf/AJK2ctBjHn/sdBOMWZ/m7A9MV4Oo2Tmy7T2ZcJLu6tZffWYg7NhgDAGGtnZRKj&#13;&#10;f9CDWDpqnrAz65gVJmEkcuc8DOIm9OuBnZNqvU5OmFUrwo15sDKGjthFJrbdk3D2RFcA07c0jKxY&#13;&#10;vGOt9+1RXx8ClXWiNOLco3qCH3OemD7tZFykt/fk9frnWP0CAAD//wMAUEsDBBQABgAIAAAAIQDh&#13;&#10;pH8Y5QAAABEBAAAPAAAAZHJzL2Rvd25yZXYueG1sTE/LTsMwELwj8Q/WInFB1A5RDUnjVIhXJW40&#13;&#10;PMTNjZekIraj2E3C37M9wWWk1czOo1jPtmMjDmHvnYJkIYChq73Zu0bBa/V4eQMsRO2M7rxDBT8Y&#13;&#10;YF2enhQ6N35yLzhuY8PIxIVcK2hj7HPOQ92i1WHhe3TEffnB6kjn0HAz6InMbcevhJDc6r2jhFb3&#13;&#10;eNdi/b09WAWfF83Hc5if3qZ0mfYPm7G6fjeVUudn8/2K4HYFLOIc/z7guIH6Q0nFdv7gTGCdAikS&#13;&#10;SVIisiQDdlQIKVNgOwVLITPgZcH/Lyl/AQAA//8DAFBLAQItABQABgAIAAAAIQC2gziS/gAAAOEB&#13;&#10;AAATAAAAAAAAAAAAAAAAAAAAAABbQ29udGVudF9UeXBlc10ueG1sUEsBAi0AFAAGAAgAAAAhADj9&#13;&#10;If/WAAAAlAEAAAsAAAAAAAAAAAAAAAAALwEAAF9yZWxzLy5yZWxzUEsBAi0AFAAGAAgAAAAhAH7b&#13;&#10;gg1EAgAAgQQAAA4AAAAAAAAAAAAAAAAALgIAAGRycy9lMm9Eb2MueG1sUEsBAi0AFAAGAAgAAAAh&#13;&#10;AOGkfxjlAAAAEQEAAA8AAAAAAAAAAAAAAAAAngQAAGRycy9kb3ducmV2LnhtbFBLBQYAAAAABAAE&#13;&#10;APMAAACwBQAAAAA=&#13;&#10;" fillcolor="white [3201]" stroked="f" strokeweight=".5pt">
                <v:textbox>
                  <w:txbxContent>
                    <w:p w14:paraId="7F0A1D0E" w14:textId="77777777" w:rsidR="004B2282" w:rsidRDefault="004B2282"/>
                    <w:p w14:paraId="492E8D67" w14:textId="18BCCBB8" w:rsidR="001D4FEB" w:rsidRDefault="001D4FEB">
                      <w:r>
                        <w:rPr>
                          <w:noProof/>
                        </w:rPr>
                        <w:drawing>
                          <wp:inline distT="0" distB="0" distL="0" distR="0" wp14:anchorId="07140FC5" wp14:editId="05413280">
                            <wp:extent cx="2635174" cy="121444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3">
                                      <a:extLst>
                                        <a:ext uri="{28A0092B-C50C-407E-A947-70E740481C1C}">
                                          <a14:useLocalDpi xmlns:a14="http://schemas.microsoft.com/office/drawing/2010/main" val="0"/>
                                        </a:ext>
                                      </a:extLst>
                                    </a:blip>
                                    <a:stretch>
                                      <a:fillRect/>
                                    </a:stretch>
                                  </pic:blipFill>
                                  <pic:spPr>
                                    <a:xfrm>
                                      <a:off x="0" y="0"/>
                                      <a:ext cx="2672914" cy="1231833"/>
                                    </a:xfrm>
                                    <a:prstGeom prst="rect">
                                      <a:avLst/>
                                    </a:prstGeom>
                                  </pic:spPr>
                                </pic:pic>
                              </a:graphicData>
                            </a:graphic>
                          </wp:inline>
                        </w:drawing>
                      </w:r>
                    </w:p>
                    <w:p w14:paraId="5CDB8495" w14:textId="42674704" w:rsidR="004B2282" w:rsidRDefault="004B2282">
                      <w:r>
                        <w:t>Figure 3:</w:t>
                      </w:r>
                      <w:r w:rsidR="005C5E25">
                        <w:t xml:space="preserve"> Depicts</w:t>
                      </w:r>
                      <w:r w:rsidR="001D4FEB">
                        <w:t xml:space="preserve"> maternal experimental protocol for this chapter of the proposed dissertation work</w:t>
                      </w:r>
                    </w:p>
                  </w:txbxContent>
                </v:textbox>
                <w10:wrap type="square"/>
              </v:shape>
            </w:pict>
          </mc:Fallback>
        </mc:AlternateContent>
      </w:r>
      <w:r w:rsidR="00D357A3">
        <w:t>Energy intake is both ingestion of food, as well as the efficiency by which energy is absorbed</w:t>
      </w:r>
      <w:r w:rsidR="00EB550A">
        <w:t xml:space="preserve">. </w:t>
      </w:r>
      <w:r w:rsidR="00FC1A73">
        <w:t>Digestive efficiency many change as a function of genotype</w:t>
      </w:r>
      <w:r w:rsidR="00155E45">
        <w:t xml:space="preserve">, physiological state, or diet. </w:t>
      </w:r>
      <w:r w:rsidR="00D357A3">
        <w:t>P</w:t>
      </w:r>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581B4B">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r w:rsidR="00DF1B2B">
        <w:fldChar w:fldCharType="begin"/>
      </w:r>
      <w:r w:rsidR="00CA719C">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CA719C">
        <w:rPr>
          <w:noProof/>
        </w:rPr>
        <w:t>(Chaix, Lin, Le, Chang, &amp; Panda, 2019; Sherman et al., 2012)</w:t>
      </w:r>
      <w:r w:rsidR="00DF1B2B">
        <w:fldChar w:fldCharType="end"/>
      </w:r>
      <w:r w:rsidR="00DF1B2B">
        <w:t xml:space="preserve">. </w:t>
      </w:r>
    </w:p>
    <w:p w14:paraId="3AD1CD2E" w14:textId="7FEEDD73" w:rsidR="0082283C" w:rsidRDefault="0082283C" w:rsidP="00A33C49"/>
    <w:p w14:paraId="64EB5586" w14:textId="03EE18A5" w:rsidR="0082283C" w:rsidRDefault="0082283C" w:rsidP="00A33C49">
      <w:r>
        <w:t xml:space="preserve">Based on the importance of gestational health on the mother and child, and the effectiveness and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1D4FEB" w:rsidRDefault="006D1DC0" w:rsidP="001D4FEB">
      <w:pPr>
        <w:pStyle w:val="Heading2"/>
      </w:pPr>
      <w:r>
        <w:t xml:space="preserve">Aim 1.1 </w:t>
      </w:r>
      <w:r w:rsidR="004241AB">
        <w:t xml:space="preserve"> Assess the effects of eTRF on female f</w:t>
      </w:r>
      <w:r>
        <w:t xml:space="preserve">ertility </w:t>
      </w:r>
      <w:r w:rsidR="0004750C">
        <w:rPr>
          <w:rFonts w:eastAsia="Times New Roman" w:cs="Times New Roman"/>
          <w:color w:val="000000"/>
        </w:rPr>
        <w:t xml:space="preserve"> </w:t>
      </w:r>
    </w:p>
    <w:p w14:paraId="113D416D" w14:textId="17E65403"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ins w:id="11" w:author="Dave Bridges" w:date="2019-11-27T10:05:00Z">
        <w:r>
          <w:t xml:space="preserve"> </w:t>
        </w:r>
      </w:ins>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I expect 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w:t>
      </w:r>
      <w:r w:rsidR="004241AB">
        <w:lastRenderedPageBreak/>
        <w:t xml:space="preserve">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2"/>
      <w:r w:rsidRPr="00414BFB">
        <w:rPr>
          <w:b/>
          <w:sz w:val="28"/>
          <w:szCs w:val="28"/>
        </w:rPr>
        <w:t>insulin resistance of pregnanc</w:t>
      </w:r>
      <w:r w:rsidR="00C9633A">
        <w:rPr>
          <w:b/>
          <w:sz w:val="28"/>
          <w:szCs w:val="28"/>
        </w:rPr>
        <w:t>y</w:t>
      </w:r>
      <w:commentRangeEnd w:id="12"/>
      <w:r w:rsidR="00CC2456">
        <w:rPr>
          <w:rStyle w:val="CommentReference"/>
        </w:rPr>
        <w:commentReference w:id="12"/>
      </w:r>
    </w:p>
    <w:p w14:paraId="222F0920" w14:textId="5B6B24D9" w:rsidR="00A33C49" w:rsidRDefault="00A33C49" w:rsidP="00414BFB">
      <w:pPr>
        <w:rPr>
          <w:ins w:id="13" w:author="Dave Bridges" w:date="2019-11-27T09:56:00Z"/>
        </w:rPr>
      </w:pPr>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70DF4E0"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5158E43F"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7100A493"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t>
      </w:r>
      <w:r>
        <w:rPr>
          <w:rFonts w:cs="Times New Roman"/>
        </w:rPr>
        <w:lastRenderedPageBreak/>
        <w:t xml:space="preserve">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sidR="00581B4B">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70CA43C"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737F57">
        <w:rPr>
          <w:rFonts w:cs="Times New Roman"/>
          <w:noProof/>
        </w:rPr>
        <w:t>(Chaix et al., 2019; 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4"/>
      <w:r>
        <w:rPr>
          <w:rFonts w:cs="Times New Roman"/>
        </w:rPr>
        <w:t xml:space="preserve">RER </w:t>
      </w:r>
      <w:commentRangeEnd w:id="14"/>
      <w:r>
        <w:rPr>
          <w:rStyle w:val="CommentReference"/>
        </w:rPr>
        <w:commentReference w:id="14"/>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0498BE9B"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1E868220"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46FC7BBC" w:rsidR="0053627B" w:rsidRDefault="00C0263D" w:rsidP="00B6593C">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eTRF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fail to explain the effects of eTRF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r w:rsidR="00A33C49" w:rsidRPr="00074954">
        <w:rPr>
          <w:rFonts w:cs="Times New Roman"/>
        </w:rPr>
        <w:t xml:space="preserve">eTRF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A7A3D4D"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w:t>
      </w:r>
      <w:r w:rsidR="000751BB">
        <w:rPr>
          <w:rFonts w:cs="Times New Roman"/>
        </w:rPr>
        <w:lastRenderedPageBreak/>
        <w:t>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641B7392"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both of which are seen in eTR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293AB80E" w:rsidR="004B030F" w:rsidRDefault="004B030F" w:rsidP="00F628D5">
      <w:pPr>
        <w:ind w:firstLine="720"/>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To test the role of insulin in the effects of eTRF, serum insulin will be measured in both eTRF and AL dams and compared. I hypothesize</w:t>
      </w:r>
      <w:r w:rsidR="0042416C">
        <w:t xml:space="preserve"> that insulin secretion will be reduced in eTRF dams, and therefore insulin sensitivity will be increased. The tissues specific-mechanisms of insulin signaling can also be investigated. </w:t>
      </w:r>
    </w:p>
    <w:p w14:paraId="4CB3ADED" w14:textId="242449D2" w:rsidR="00737F57" w:rsidRDefault="00737F57" w:rsidP="00F628D5">
      <w:pPr>
        <w:ind w:firstLine="720"/>
        <w:rPr>
          <w:rStyle w:val="SubtleEmphasis"/>
          <w:i w:val="0"/>
        </w:rPr>
      </w:pPr>
    </w:p>
    <w:p w14:paraId="1F30C646" w14:textId="4B146A9C" w:rsidR="00737F57" w:rsidRDefault="00737F57" w:rsidP="00F628D5">
      <w:pPr>
        <w:ind w:firstLine="720"/>
        <w:rPr>
          <w:rStyle w:val="SubtleEmphasis"/>
          <w:i w:val="0"/>
        </w:rPr>
      </w:pPr>
      <w:commentRangeStart w:id="15"/>
      <w:r>
        <w:rPr>
          <w:rStyle w:val="SubtleEmphasis"/>
          <w:i w:val="0"/>
        </w:rPr>
        <w:t>May add a portion on the integrated stress response?</w:t>
      </w:r>
      <w:commentRangeEnd w:id="15"/>
      <w:r>
        <w:rPr>
          <w:rStyle w:val="CommentReference"/>
        </w:rPr>
        <w:commentReference w:id="15"/>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6" w:name="_Toc16185296"/>
      <w:r>
        <w:br/>
      </w:r>
      <w:r w:rsidR="00926E95" w:rsidRPr="00F96DB1">
        <w:t>Methods:</w:t>
      </w:r>
      <w:bookmarkEnd w:id="16"/>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7" w:name="_Toc16185297"/>
      <w:r w:rsidRPr="00F96DB1">
        <w:t>Animals:</w:t>
      </w:r>
      <w:bookmarkEnd w:id="17"/>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8" w:name="_Toc16185298"/>
      <w:r w:rsidRPr="00F96DB1">
        <w:lastRenderedPageBreak/>
        <w:t>Mating:</w:t>
      </w:r>
      <w:bookmarkEnd w:id="18"/>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9" w:name="_Toc16185299"/>
      <w:r w:rsidRPr="00F96DB1">
        <w:t>Body Composition:</w:t>
      </w:r>
      <w:bookmarkEnd w:id="19"/>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20" w:name="_Toc16185300"/>
      <w:r w:rsidRPr="00F96DB1">
        <w:t>Insulin Sensitivity:</w:t>
      </w:r>
      <w:bookmarkEnd w:id="20"/>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21"/>
      <w:proofErr w:type="spellStart"/>
      <w:r w:rsidRPr="004469CF">
        <w:rPr>
          <w:rFonts w:cs="Times New Roman"/>
          <w:i/>
        </w:rPr>
        <w:t>Hyperinsulinemic</w:t>
      </w:r>
      <w:proofErr w:type="spellEnd"/>
      <w:r w:rsidRPr="004469CF">
        <w:rPr>
          <w:rFonts w:cs="Times New Roman"/>
          <w:i/>
        </w:rPr>
        <w:t>-euglycemic clamp:</w:t>
      </w:r>
      <w:commentRangeEnd w:id="21"/>
      <w:r w:rsidR="00BF51D2">
        <w:rPr>
          <w:rStyle w:val="CommentReference"/>
        </w:rPr>
        <w:commentReference w:id="21"/>
      </w:r>
    </w:p>
    <w:p w14:paraId="787C6F91" w14:textId="6D7322B8"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581B4B">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collection-title":"Methods in Molecular Biology","container-title":"Type 2 Diabetes: Methods and Protocols","event-place":"Totowa, NJ","ISBN":"978-1-59745-448-3","language":"en","note":"DOI: 10.1007/978-1-59745-448-3_15","page":"221-238","publisher":"Humana Press","publisher-place":"Totowa, NJ","source":"Springer Link","title":"Hyperinsulinemic–Euglycemic Clamp to Assess Insulin Sensitivity In Vivo","URL":"https://doi.org/10.1007/978-1-59745-448-3_15","author":[{"family":"Kim","given":"Jason K."}],"editor":[{"family":"Stocker","given":"Claire"}],"accessed":{"date-parts":[["2019",8,16]]},"issued":{"date-parts":[["2009"]]}}}],"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0E32915F"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581B4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w:t>
      </w:r>
      <w:r w:rsidR="00B211F9">
        <w:lastRenderedPageBreak/>
        <w:t xml:space="preserve">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22" w:name="_Toc16185301"/>
    </w:p>
    <w:p w14:paraId="4CA93DEF" w14:textId="31655D08" w:rsidR="00926E95" w:rsidRPr="00F96DB1" w:rsidRDefault="00926E95" w:rsidP="00B67A65">
      <w:pPr>
        <w:pStyle w:val="Heading3"/>
      </w:pPr>
      <w:r w:rsidRPr="00F96DB1">
        <w:t>Energy Expenditure:</w:t>
      </w:r>
      <w:bookmarkEnd w:id="22"/>
    </w:p>
    <w:p w14:paraId="13B9E7E6" w14:textId="373B5191" w:rsidR="00926E95" w:rsidRPr="00F96DB1" w:rsidRDefault="002D7DCD" w:rsidP="00926E95">
      <w:pPr>
        <w:rPr>
          <w:rFonts w:cs="Times New Roman"/>
        </w:rPr>
      </w:pPr>
      <w:commentRangeStart w:id="23"/>
      <w:commentRangeStart w:id="24"/>
      <w:r>
        <w:rPr>
          <w:rFonts w:cs="Times New Roman"/>
        </w:rPr>
        <w:t>CLAMS</w:t>
      </w:r>
      <w:commentRangeEnd w:id="23"/>
      <w:r w:rsidR="00C50689">
        <w:rPr>
          <w:rStyle w:val="CommentReference"/>
        </w:rPr>
        <w:commentReference w:id="23"/>
      </w:r>
      <w:commentRangeEnd w:id="24"/>
      <w:r w:rsidR="00F628D5">
        <w:rPr>
          <w:rStyle w:val="CommentReference"/>
        </w:rPr>
        <w:commentReference w:id="24"/>
      </w:r>
    </w:p>
    <w:p w14:paraId="5E020F83" w14:textId="77777777" w:rsidR="00926E95" w:rsidRPr="00F96DB1" w:rsidRDefault="00926E95" w:rsidP="00B67A65">
      <w:pPr>
        <w:pStyle w:val="Heading3"/>
      </w:pPr>
      <w:bookmarkStart w:id="25" w:name="_Toc16185302"/>
      <w:r w:rsidRPr="00F96DB1">
        <w:t>Digestive Physiology:</w:t>
      </w:r>
      <w:bookmarkEnd w:id="25"/>
    </w:p>
    <w:p w14:paraId="28CFB8DE" w14:textId="5A4C2886" w:rsidR="00976A3C" w:rsidRDefault="0057571A" w:rsidP="00926E95">
      <w:pPr>
        <w:rPr>
          <w:rFonts w:cs="Times New Roman"/>
          <w:i/>
        </w:rPr>
      </w:pPr>
      <w:r>
        <w:rPr>
          <w:rFonts w:cs="Times New Roman"/>
          <w:i/>
        </w:rP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26"/>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26"/>
      <w:r w:rsidR="00C428FD">
        <w:rPr>
          <w:rStyle w:val="CommentReference"/>
        </w:rPr>
        <w:commentReference w:id="26"/>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3FD34B63"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gramStart"/>
      <w:r>
        <w:rPr>
          <w:rStyle w:val="SubtleEmphasis"/>
          <w:i w:val="0"/>
          <w:color w:val="000000" w:themeColor="text1"/>
        </w:rPr>
        <w:t>correlates</w:t>
      </w:r>
      <w:proofErr w:type="gram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064413E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581B4B">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lastRenderedPageBreak/>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5350D662" w14:textId="6F6593F1" w:rsidR="00A06EE7" w:rsidRPr="00A06EE7" w:rsidRDefault="00581B4B" w:rsidP="00725CF0">
      <w:pPr>
        <w:rPr>
          <w:rStyle w:val="SubtleEmphasis"/>
          <w:i w:val="0"/>
        </w:rPr>
      </w:pPr>
      <w:r>
        <w:rPr>
          <w:rFonts w:cs="Times New Roman"/>
          <w:color w:val="808080"/>
        </w:rPr>
        <w:lastRenderedPageBreak/>
        <w:t xml:space="preserve"> </w:t>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4" w:author="Molly Carter" w:date="2019-12-16T14:42:00Z" w:initials="MC">
    <w:p w14:paraId="2E487631" w14:textId="2DB23F20" w:rsidR="00073767" w:rsidRDefault="00073767">
      <w:pPr>
        <w:pStyle w:val="CommentText"/>
      </w:pPr>
      <w:r>
        <w:rPr>
          <w:rStyle w:val="CommentReference"/>
        </w:rPr>
        <w:annotationRef/>
      </w:r>
      <w:r>
        <w:t xml:space="preserve">I have an intro to </w:t>
      </w:r>
      <w:proofErr w:type="spellStart"/>
      <w:r>
        <w:t>dohad</w:t>
      </w:r>
      <w:proofErr w:type="spellEnd"/>
      <w:r>
        <w:t xml:space="preserve"> and nutrient restriction in the background of aim 2. I will combine all the backgrounds sections together. I have them separated out just because as I wrote the portions for the aims, I’d add at the top when I knew something needed to be introduced. If that makes sense. </w:t>
      </w:r>
    </w:p>
  </w:comment>
  <w:comment w:id="7" w:author="Dave Bridges" w:date="2019-11-27T09:48:00Z" w:initials="DB">
    <w:p w14:paraId="47208853" w14:textId="77777777" w:rsidR="00EF7EC9" w:rsidRDefault="00EF7EC9" w:rsidP="00EF7EC9">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8" w:author="Molly Carter" w:date="2019-12-17T15:21:00Z" w:initials="MC">
    <w:p w14:paraId="6D459822" w14:textId="74BB003C" w:rsidR="0080620E" w:rsidRDefault="00DA3819">
      <w:pPr>
        <w:pStyle w:val="CommentText"/>
      </w:pPr>
      <w:r>
        <w:rPr>
          <w:rStyle w:val="CommentReference"/>
        </w:rPr>
        <w:annotationRef/>
      </w:r>
      <w:r w:rsidR="0080620E">
        <w:t>I flipped the two and it looks like it was not adjusted for excessive weight gain in their projections.</w:t>
      </w:r>
    </w:p>
    <w:p w14:paraId="66A533F1" w14:textId="6A0F6FEC" w:rsidR="0080620E" w:rsidRDefault="0080620E">
      <w:pPr>
        <w:pStyle w:val="CommentText"/>
      </w:pPr>
    </w:p>
  </w:comment>
  <w:comment w:id="12"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14"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5" w:author="Molly Carter" w:date="2019-12-18T12:18:00Z" w:initials="MC">
    <w:p w14:paraId="694ABB89" w14:textId="06DE92CF" w:rsidR="00737F57" w:rsidRDefault="00737F57">
      <w:pPr>
        <w:pStyle w:val="CommentText"/>
      </w:pPr>
      <w:r>
        <w:rPr>
          <w:rStyle w:val="CommentReference"/>
        </w:rPr>
        <w:annotationRef/>
      </w:r>
      <w:r>
        <w:t>I’m seeing induction of cellular stress responses in studies in both animals and humans. This would also integrate well with metabolic flexibility, is this something I should pursue at this stage?</w:t>
      </w:r>
    </w:p>
  </w:comment>
  <w:comment w:id="21"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23"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24"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26"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7284CC" w15:done="0"/>
  <w15:commentEx w15:paraId="2E487631" w15:done="0"/>
  <w15:commentEx w15:paraId="47208853" w15:done="0"/>
  <w15:commentEx w15:paraId="66A533F1" w15:paraIdParent="47208853" w15:done="0"/>
  <w15:commentEx w15:paraId="473B9003" w15:done="0"/>
  <w15:commentEx w15:paraId="51A2CC6F" w15:done="0"/>
  <w15:commentEx w15:paraId="694ABB89"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7284CC" w16cid:durableId="2188C37D"/>
  <w16cid:commentId w16cid:paraId="2E487631" w16cid:durableId="21A2163F"/>
  <w16cid:commentId w16cid:paraId="47208853" w16cid:durableId="2188C4EF"/>
  <w16cid:commentId w16cid:paraId="66A533F1" w16cid:durableId="21A370E3"/>
  <w16cid:commentId w16cid:paraId="473B9003" w16cid:durableId="21858758"/>
  <w16cid:commentId w16cid:paraId="51A2CC6F" w16cid:durableId="210789EA"/>
  <w16cid:commentId w16cid:paraId="694ABB89" w16cid:durableId="21A497A5"/>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52347" w14:textId="77777777" w:rsidR="00B047E6" w:rsidRDefault="00B047E6" w:rsidP="00655367">
      <w:r>
        <w:separator/>
      </w:r>
    </w:p>
  </w:endnote>
  <w:endnote w:type="continuationSeparator" w:id="0">
    <w:p w14:paraId="1589F95E" w14:textId="77777777" w:rsidR="00B047E6" w:rsidRDefault="00B047E6"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0636E" w14:textId="77777777" w:rsidR="00B047E6" w:rsidRDefault="00B047E6" w:rsidP="00655367">
      <w:r>
        <w:separator/>
      </w:r>
    </w:p>
  </w:footnote>
  <w:footnote w:type="continuationSeparator" w:id="0">
    <w:p w14:paraId="32927747" w14:textId="77777777" w:rsidR="00B047E6" w:rsidRDefault="00B047E6"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60FEF"/>
    <w:rsid w:val="00073767"/>
    <w:rsid w:val="00074954"/>
    <w:rsid w:val="000751BB"/>
    <w:rsid w:val="000864AE"/>
    <w:rsid w:val="00087423"/>
    <w:rsid w:val="000B008A"/>
    <w:rsid w:val="000B062D"/>
    <w:rsid w:val="000C0F1E"/>
    <w:rsid w:val="000D2AA7"/>
    <w:rsid w:val="000E1D7F"/>
    <w:rsid w:val="000E55D8"/>
    <w:rsid w:val="000F0FE1"/>
    <w:rsid w:val="00101BEE"/>
    <w:rsid w:val="0010288E"/>
    <w:rsid w:val="001041F5"/>
    <w:rsid w:val="0013437C"/>
    <w:rsid w:val="001403DB"/>
    <w:rsid w:val="00146803"/>
    <w:rsid w:val="00153939"/>
    <w:rsid w:val="00155E45"/>
    <w:rsid w:val="00186B53"/>
    <w:rsid w:val="0018772F"/>
    <w:rsid w:val="001916B7"/>
    <w:rsid w:val="001A2B94"/>
    <w:rsid w:val="001B306C"/>
    <w:rsid w:val="001B4906"/>
    <w:rsid w:val="001B5451"/>
    <w:rsid w:val="001D47FE"/>
    <w:rsid w:val="001D4FEB"/>
    <w:rsid w:val="001E0AFA"/>
    <w:rsid w:val="001E0D8A"/>
    <w:rsid w:val="001E6818"/>
    <w:rsid w:val="001E725D"/>
    <w:rsid w:val="001F0023"/>
    <w:rsid w:val="00200583"/>
    <w:rsid w:val="002069B3"/>
    <w:rsid w:val="00223C1D"/>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72D6"/>
    <w:rsid w:val="00357F32"/>
    <w:rsid w:val="00366C4E"/>
    <w:rsid w:val="00377B9B"/>
    <w:rsid w:val="00380D9C"/>
    <w:rsid w:val="00382CE8"/>
    <w:rsid w:val="00384B6A"/>
    <w:rsid w:val="00385D95"/>
    <w:rsid w:val="003875C5"/>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42FB"/>
    <w:rsid w:val="00500183"/>
    <w:rsid w:val="00512A0C"/>
    <w:rsid w:val="005141D7"/>
    <w:rsid w:val="00517344"/>
    <w:rsid w:val="0053627B"/>
    <w:rsid w:val="00544A0A"/>
    <w:rsid w:val="00547273"/>
    <w:rsid w:val="00552F4F"/>
    <w:rsid w:val="00561DFD"/>
    <w:rsid w:val="0057571A"/>
    <w:rsid w:val="00581B4B"/>
    <w:rsid w:val="00587EB0"/>
    <w:rsid w:val="005938F2"/>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B30"/>
    <w:rsid w:val="006D1DC0"/>
    <w:rsid w:val="006E5903"/>
    <w:rsid w:val="006F7CD8"/>
    <w:rsid w:val="0070023E"/>
    <w:rsid w:val="00713DF7"/>
    <w:rsid w:val="00714BDF"/>
    <w:rsid w:val="00717393"/>
    <w:rsid w:val="00725CF0"/>
    <w:rsid w:val="007279AC"/>
    <w:rsid w:val="00737F57"/>
    <w:rsid w:val="00762971"/>
    <w:rsid w:val="007641FB"/>
    <w:rsid w:val="00783E8F"/>
    <w:rsid w:val="007A5566"/>
    <w:rsid w:val="007E58C2"/>
    <w:rsid w:val="007F29C4"/>
    <w:rsid w:val="0080620E"/>
    <w:rsid w:val="00820FC6"/>
    <w:rsid w:val="0082283C"/>
    <w:rsid w:val="0082567D"/>
    <w:rsid w:val="00826EBC"/>
    <w:rsid w:val="00836E79"/>
    <w:rsid w:val="00845798"/>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720A"/>
    <w:rsid w:val="00955141"/>
    <w:rsid w:val="00976A3C"/>
    <w:rsid w:val="009837B7"/>
    <w:rsid w:val="00993E0B"/>
    <w:rsid w:val="009954FF"/>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83D7B"/>
    <w:rsid w:val="00A9493C"/>
    <w:rsid w:val="00AB3067"/>
    <w:rsid w:val="00AB5290"/>
    <w:rsid w:val="00AC0193"/>
    <w:rsid w:val="00AD048B"/>
    <w:rsid w:val="00AE7C3C"/>
    <w:rsid w:val="00B047E6"/>
    <w:rsid w:val="00B1412F"/>
    <w:rsid w:val="00B211F9"/>
    <w:rsid w:val="00B26E24"/>
    <w:rsid w:val="00B4252E"/>
    <w:rsid w:val="00B53AF7"/>
    <w:rsid w:val="00B54324"/>
    <w:rsid w:val="00B61E89"/>
    <w:rsid w:val="00B6593C"/>
    <w:rsid w:val="00B67A65"/>
    <w:rsid w:val="00B84507"/>
    <w:rsid w:val="00BB647C"/>
    <w:rsid w:val="00BC5167"/>
    <w:rsid w:val="00BD46A4"/>
    <w:rsid w:val="00BE0613"/>
    <w:rsid w:val="00BF51D2"/>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F1B2B"/>
    <w:rsid w:val="00DF6206"/>
    <w:rsid w:val="00E25CB2"/>
    <w:rsid w:val="00E313DC"/>
    <w:rsid w:val="00E33300"/>
    <w:rsid w:val="00E55AB4"/>
    <w:rsid w:val="00E55BB9"/>
    <w:rsid w:val="00E67A3C"/>
    <w:rsid w:val="00E7173B"/>
    <w:rsid w:val="00E7221B"/>
    <w:rsid w:val="00E77202"/>
    <w:rsid w:val="00E803D2"/>
    <w:rsid w:val="00E85858"/>
    <w:rsid w:val="00E86229"/>
    <w:rsid w:val="00E91592"/>
    <w:rsid w:val="00E91E9A"/>
    <w:rsid w:val="00EA2AB9"/>
    <w:rsid w:val="00EB550A"/>
    <w:rsid w:val="00EC4173"/>
    <w:rsid w:val="00ED4FF5"/>
    <w:rsid w:val="00EF0FA8"/>
    <w:rsid w:val="00EF245E"/>
    <w:rsid w:val="00EF7EC9"/>
    <w:rsid w:val="00F112B6"/>
    <w:rsid w:val="00F14B24"/>
    <w:rsid w:val="00F20ACC"/>
    <w:rsid w:val="00F21DE2"/>
    <w:rsid w:val="00F25AA5"/>
    <w:rsid w:val="00F320DE"/>
    <w:rsid w:val="00F46F28"/>
    <w:rsid w:val="00F5543F"/>
    <w:rsid w:val="00F628D5"/>
    <w:rsid w:val="00F67F60"/>
    <w:rsid w:val="00F70DE1"/>
    <w:rsid w:val="00F866FE"/>
    <w:rsid w:val="00F96DB1"/>
    <w:rsid w:val="00FC1A73"/>
    <w:rsid w:val="00FD1ACA"/>
    <w:rsid w:val="00FD2AF9"/>
    <w:rsid w:val="00FD4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9E9D2-5959-C640-A782-C5C7EAC7C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1</Pages>
  <Words>38962</Words>
  <Characters>222090</Characters>
  <Application>Microsoft Office Word</Application>
  <DocSecurity>0</DocSecurity>
  <Lines>1850</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71</cp:revision>
  <dcterms:created xsi:type="dcterms:W3CDTF">2019-07-24T15:08:00Z</dcterms:created>
  <dcterms:modified xsi:type="dcterms:W3CDTF">2019-12-1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kJkswNY"/&gt;&lt;style id="http://www.zotero.org/styles/apa" locale="en-US" hasBibliography="1" bibliographyStyleHasBeenSet="1"/&gt;&lt;prefs&gt;&lt;pref name="fieldType" value="Field"/&gt;&lt;/prefs&gt;&lt;/data&gt;</vt:lpwstr>
  </property>
  <property fmtid="{D5CDD505-2E9C-101B-9397-08002B2CF9AE}" pid="3" name="ZOTERO_PREF_2">
    <vt:lpwstr/>
  </property>
</Properties>
</file>